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7777777" w:rsidR="00327356" w:rsidRDefault="00596F1D" w:rsidP="00297150">
      <w:pPr>
        <w:pStyle w:val="Title"/>
        <w:spacing w:line="360" w:lineRule="auto"/>
        <w:jc w:val="both"/>
      </w:pPr>
      <w:r>
        <w:t>Chapter 4 – Performance Testing</w:t>
      </w:r>
    </w:p>
    <w:p w14:paraId="1DCC8FF4" w14:textId="5719D7EB" w:rsidR="001A18D1" w:rsidRDefault="00E94A96" w:rsidP="00297150">
      <w:pPr>
        <w:spacing w:line="360" w:lineRule="auto"/>
        <w:jc w:val="both"/>
      </w:pPr>
      <w:r>
        <w:t xml:space="preserve">While the implementation works and can help in detecting the features of requesting UA’s, </w:t>
      </w:r>
      <w:r w:rsidR="004B6E3E">
        <w:t>its inherent goal is to improve the performance of web pages across bot</w:t>
      </w:r>
      <w:r w:rsidR="00DA73FE">
        <w:t>h existing and</w:t>
      </w:r>
      <w:r w:rsidR="00C375BB">
        <w:t xml:space="preserve"> future devices and UA’s.</w:t>
      </w:r>
      <w:r w:rsidR="00C632C2">
        <w:t xml:space="preserve"> This chapter presents</w:t>
      </w:r>
      <w:r w:rsidR="00E42960">
        <w:t xml:space="preserve"> the concept of Mobile Web Performance, as well as</w:t>
      </w:r>
      <w:r w:rsidR="00C632C2">
        <w:t xml:space="preserve"> how we conducted our performance tests and their results.</w:t>
      </w:r>
    </w:p>
    <w:p w14:paraId="687D88B9" w14:textId="322DA3A6" w:rsidR="001A18D1" w:rsidRDefault="001A18D1" w:rsidP="00297150">
      <w:pPr>
        <w:pStyle w:val="Heading1"/>
        <w:spacing w:line="360" w:lineRule="auto"/>
        <w:jc w:val="both"/>
      </w:pPr>
      <w:r>
        <w:t>Mobile Web Performance</w:t>
      </w:r>
    </w:p>
    <w:p w14:paraId="2561505A" w14:textId="667D0D5A" w:rsidR="00A127C7" w:rsidRDefault="00EF2BF7" w:rsidP="00297150">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11DB09FF" w:rsidR="00622C71" w:rsidRDefault="004011EA" w:rsidP="00297150">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w:t>
      </w:r>
      <w:proofErr w:type="spellStart"/>
      <w:r w:rsidR="0071495B">
        <w:t>Souders</w:t>
      </w:r>
      <w:proofErr w:type="spellEnd"/>
      <w:r w:rsidR="0071495B">
        <w:t xml:space="preserve">,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31F2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740F97FF"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31F27">
          <w:rPr>
            <w:noProof/>
          </w:rPr>
          <w:t>3</w:t>
        </w:r>
      </w:hyperlink>
      <w:r w:rsidR="00BE649E">
        <w:rPr>
          <w:noProof/>
        </w:rPr>
        <w:t>]</w:t>
      </w:r>
      <w:r w:rsidR="00BA1819">
        <w:fldChar w:fldCharType="end"/>
      </w:r>
      <w:r w:rsidR="00CC30C6">
        <w:t>.</w:t>
      </w:r>
      <w:r w:rsidR="00C37BA8">
        <w:t xml:space="preserve"> Going by </w:t>
      </w:r>
      <w:proofErr w:type="spellStart"/>
      <w:r w:rsidR="00C37BA8">
        <w:t>Souders</w:t>
      </w:r>
      <w:proofErr w:type="spellEnd"/>
      <w:r w:rsidR="00C37BA8">
        <w:t>’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Minimizing the 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2F453708" w:rsidR="00AE4E62" w:rsidRDefault="008C0765" w:rsidP="00297150">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695880E6" w:rsidR="007B259E" w:rsidRDefault="007B259E" w:rsidP="00297150">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w:t>
      </w:r>
      <w:proofErr w:type="spellStart"/>
      <w:r w:rsidR="004627FC">
        <w:t>Zakas</w:t>
      </w:r>
      <w:proofErr w:type="spellEnd"/>
      <w:r w:rsidR="004627FC">
        <w:t xml:space="preserve"> claims, are images and hardware accelerated graphics in general.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0AB0DF8D" w:rsidR="0021274A" w:rsidRDefault="0021274A" w:rsidP="00297150">
      <w:pPr>
        <w:pStyle w:val="Heading2"/>
        <w:spacing w:line="360" w:lineRule="auto"/>
        <w:jc w:val="both"/>
      </w:pPr>
      <w:r>
        <w:t>Where Detector comes in</w:t>
      </w:r>
    </w:p>
    <w:p w14:paraId="76B14BAB" w14:textId="486E6D77"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his is where Detector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6D315BB7" w:rsidR="00CE068D" w:rsidRPr="0021274A" w:rsidRDefault="00CE068D" w:rsidP="00297150">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 our plugin, i</w:t>
      </w:r>
      <w:r>
        <w:t xml:space="preserve">t is important to figure out just how much of a penalty is incurred on each </w:t>
      </w:r>
      <w:r w:rsidR="00921F8C">
        <w:t>request when Detector is active.</w:t>
      </w:r>
    </w:p>
    <w:p w14:paraId="6685F035" w14:textId="7642A3F8" w:rsidR="002860B5" w:rsidRDefault="002860B5" w:rsidP="00297150">
      <w:pPr>
        <w:pStyle w:val="Heading1"/>
        <w:spacing w:line="360" w:lineRule="auto"/>
        <w:jc w:val="both"/>
      </w:pPr>
      <w:r>
        <w:t>Method</w:t>
      </w:r>
    </w:p>
    <w:p w14:paraId="62874217" w14:textId="45FDB5D1" w:rsidR="00941F26" w:rsidRDefault="00437E8C" w:rsidP="00297150">
      <w:pPr>
        <w:spacing w:line="360" w:lineRule="auto"/>
        <w:jc w:val="both"/>
      </w:pPr>
      <w:r>
        <w:t>Measuring performance of web sites is a whole research field in its own right</w:t>
      </w:r>
      <w:r w:rsidR="006B5D96">
        <w:t xml:space="preserve">, which was first given a name by Steve </w:t>
      </w:r>
      <w:proofErr w:type="spellStart"/>
      <w:r w:rsidR="006B5D96">
        <w:t>Souders</w:t>
      </w:r>
      <w:proofErr w:type="spellEnd"/>
      <w:r w:rsidR="006B5D96">
        <w:t xml:space="preserve">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31F27">
          <w:rPr>
            <w:noProof/>
          </w:rPr>
          <w:t>4</w:t>
        </w:r>
      </w:hyperlink>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7A836688" w:rsidR="008767AC" w:rsidRDefault="00941F26" w:rsidP="00297150">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0FCF4E59" w:rsidR="00B91EDF" w:rsidRDefault="00B91EDF" w:rsidP="00297150">
      <w:pPr>
        <w:spacing w:line="360" w:lineRule="auto"/>
        <w:jc w:val="both"/>
      </w:pPr>
      <w:r>
        <w:t xml:space="preserve">Enonic CMS also has its own device detection system built into it. Since our system is </w:t>
      </w:r>
      <w:r w:rsidR="002903DE">
        <w:t>meant to replace it we also had to</w:t>
      </w:r>
      <w:r>
        <w:t xml:space="preserve"> look at it and our system comparatively, to establish the performance impact of using our plugin as a replacement.</w:t>
      </w:r>
      <w:r w:rsidR="003F7693">
        <w:t xml:space="preserve"> This needed</w:t>
      </w:r>
      <w:r w:rsidR="00A761D2">
        <w:t xml:space="preserve"> to b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3F739449" w:rsidR="009A785D" w:rsidRDefault="009A785D" w:rsidP="00297150">
      <w:pPr>
        <w:pStyle w:val="Heading2"/>
        <w:spacing w:line="360" w:lineRule="auto"/>
        <w:jc w:val="both"/>
      </w:pPr>
      <w:r>
        <w:t>Measuring backend performance</w:t>
      </w:r>
    </w:p>
    <w:p w14:paraId="13EFA5FA" w14:textId="126588F5" w:rsidR="005E1BF7" w:rsidRDefault="00464F97" w:rsidP="00297150">
      <w:pPr>
        <w:spacing w:line="360" w:lineRule="auto"/>
        <w:jc w:val="both"/>
      </w:pPr>
      <w:r>
        <w:t>The performance of the Detector plugin itself can be measured in two ways, either we can measure the</w:t>
      </w:r>
      <w:r w:rsidR="00BC397D">
        <w:t xml:space="preserve"> time spent by the plugin on the server </w:t>
      </w:r>
      <w:r w:rsidR="000D0C6F">
        <w:t>in its</w:t>
      </w:r>
      <w:r w:rsidR="00BC397D">
        <w:t xml:space="preserve"> own</w:t>
      </w:r>
      <w:r>
        <w:t xml:space="preserve"> code</w:t>
      </w:r>
      <w:r w:rsidR="00454651">
        <w:t xml:space="preserve"> using timers</w:t>
      </w:r>
      <w:r>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E43A193" w:rsidR="000B54E4" w:rsidRDefault="000B54E4" w:rsidP="00297150">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The Chrome Developer Tools 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B85A18">
        <w:t xml:space="preserve">Figure </w:t>
      </w:r>
      <w:r w:rsidR="00B85A1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0A04793">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83820"/>
                            <a:ext cx="6839585"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7E777E" w:rsidRDefault="007E777E" w:rsidP="007E7C07">
                              <w:pPr>
                                <w:pStyle w:val="Caption"/>
                                <w:rPr>
                                  <w:noProof/>
                                </w:rPr>
                              </w:pPr>
                              <w:bookmarkStart w:id="0" w:name="_Ref226013174"/>
                              <w:r>
                                <w:t xml:space="preserve">Figure </w:t>
                              </w:r>
                              <w:fldSimple w:instr=" SEQ Figure \* ARABIC ">
                                <w:r>
                                  <w:rPr>
                                    <w:noProof/>
                                  </w:rPr>
                                  <w:t>1</w:t>
                                </w:r>
                              </w:fldSimple>
                              <w:bookmarkEnd w:id="0"/>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83820;width:6839585;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a&#10;IdjDAAAA2gAAAA8AAABkcnMvZG93bnJldi54bWxEj0+LwjAUxO8LfofwhL2Ipiv4h2oUkQoLXlwV&#10;z4/mtak2L6XJav32RljY4zAzv2GW687W4k6trxwr+BolIIhzpysuFZxPu+EchA/IGmvHpOBJHtar&#10;3scSU+0e/EP3YyhFhLBPUYEJoUml9Lkhi37kGuLoFa61GKJsS6lbfES4reU4SabSYsVxwWBDW0P5&#10;7fhrFRSHLDufJuY6mF0G132eVZNN8VTqs99tFiACdeE//Nf+1gqm8L4Sb4Bcv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hoh2MMAAADaAAAADwAAAAAAAAAAAAAAAACcAgAA&#10;ZHJzL2Rvd25yZXYueG1sUEsFBgAAAAAEAAQA9wAAAIwDAAAAAA==&#10;">
                  <v:imagedata r:id="rId6"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7E777E" w:rsidRDefault="007E777E" w:rsidP="007E7C07">
                        <w:pPr>
                          <w:pStyle w:val="Caption"/>
                          <w:rPr>
                            <w:noProof/>
                          </w:rPr>
                        </w:pPr>
                        <w:bookmarkStart w:id="1" w:name="_Ref226013174"/>
                        <w:r>
                          <w:t xml:space="preserve">Figure </w:t>
                        </w:r>
                        <w:fldSimple w:instr=" SEQ Figure \* ARABIC ">
                          <w:r>
                            <w:rPr>
                              <w:noProof/>
                            </w:rPr>
                            <w:t>1</w:t>
                          </w:r>
                        </w:fldSimple>
                        <w:bookmarkEnd w:id="1"/>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2ABD5AE9" w14:textId="1205AC5A" w:rsidR="003D65B2" w:rsidRDefault="003F20E8" w:rsidP="00297150">
      <w:pPr>
        <w:spacing w:line="360" w:lineRule="auto"/>
        <w:jc w:val="both"/>
      </w:pPr>
      <w:r>
        <w:t xml:space="preserve">While the request round-trip time we get from Chrome is indicative of the actual user experience, we can also look at the actual processing and rendering time on the server by using </w:t>
      </w:r>
      <w:proofErr w:type="spellStart"/>
      <w:r>
        <w:t>Enonic’s</w:t>
      </w:r>
      <w:proofErr w:type="spellEnd"/>
      <w:r>
        <w:t xml:space="preserve">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BF400B">
        <w:t>Figu</w:t>
      </w:r>
      <w:r w:rsidR="00BF400B">
        <w:t>r</w:t>
      </w:r>
      <w:r w:rsidR="00BF400B">
        <w:t xml:space="preserve">e </w:t>
      </w:r>
      <w:r w:rsidR="00BF400B">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Detector plugin specific datasources called, compared to when they are not, giving us data on the performance hit the plugin will inflict on the system’s page loading times.</w:t>
      </w:r>
      <w:r w:rsidR="007B2F81">
        <w:t xml:space="preserve"> We do this to establish if there is a significant hit in the performance of a page using our pl</w:t>
      </w:r>
      <w:r w:rsidR="00A906F2">
        <w:t>ugin compar</w:t>
      </w:r>
      <w:r w:rsidR="007B2F81">
        <w:t xml:space="preserve">ed to one that only uses </w:t>
      </w:r>
      <w:proofErr w:type="spellStart"/>
      <w:r w:rsidR="007B2F81">
        <w:t>Enonic’s</w:t>
      </w:r>
      <w:proofErr w:type="spellEnd"/>
      <w:r w:rsidR="007B2F81">
        <w:t xml:space="preserve"> built in system.</w:t>
      </w:r>
    </w:p>
    <w:p w14:paraId="205491FA" w14:textId="0702A8C3" w:rsidR="00B645C7" w:rsidRDefault="00AD3085" w:rsidP="00297150">
      <w:pPr>
        <w:spacing w:line="360" w:lineRule="auto"/>
        <w:jc w:val="both"/>
      </w:pPr>
      <w:r>
        <w:rPr>
          <w:noProof/>
        </w:rPr>
        <mc:AlternateContent>
          <mc:Choice Requires="wpg">
            <w:drawing>
              <wp:anchor distT="0" distB="0" distL="114300" distR="114300" simplePos="0" relativeHeight="251669504" behindDoc="0" locked="0" layoutInCell="1" allowOverlap="1" wp14:anchorId="4CD6D279" wp14:editId="0BC1DC8D">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55640"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7E777E" w:rsidRDefault="007E777E"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9" style="position:absolute;left:0;text-align:left;margin-left:0;margin-top:341.2pt;width:453.2pt;height:270.8pt;z-index:251669504;mso-position-horizontal:center;mso-position-horizontal-relative:margin" coordsize="5755640,34391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">
                <v:shape id="Picture 11" o:spid="_x0000_s1030" type="#_x0000_t75" style="position:absolute;width:5755640;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My&#10;eJPBAAAA2wAAAA8AAABkcnMvZG93bnJldi54bWxET9tqwkAQfS/4D8sIvtVNhIpNXYNIhYINeOkH&#10;DNlpEszOhuxUo1/fFQp9m8O5zjIfXKsu1IfGs4F0moAiLr1tuDLwddo+L0AFQbbYeiYDNwqQr0ZP&#10;S8ysv/KBLkepVAzhkKGBWqTLtA5lTQ7D1HfEkfv2vUOJsK+07fEaw12rZ0ky1w4bjg01drSpqTwf&#10;f5yB4nUvodu/y66wL+vF5+zki+3dmMl4WL+BEhrkX/zn/rBxfgqPX+IBev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MyeJPBAAAA2wAAAA8AAAAAAAAAAAAAAAAAnAIAAGRy&#10;cy9kb3ducmV2LnhtbFBLBQYAAAAABAAEAPcAAACKAwAAAAA=&#10;">
                  <v:imagedata r:id="rId8"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7E777E" w:rsidRDefault="007E777E" w:rsidP="0082360C">
                        <w:pPr>
                          <w:pStyle w:val="Caption"/>
                          <w:rPr>
                            <w:noProof/>
                          </w:rPr>
                        </w:pPr>
                        <w:r>
                          <w:t xml:space="preserve">Figure </w:t>
                        </w:r>
                        <w:fldSimple w:instr=" SEQ Figure \* ARABIC ">
                          <w:r>
                            <w:rPr>
                              <w:noProof/>
                            </w:rPr>
                            <w:t>3</w:t>
                          </w:r>
                        </w:fldSimple>
                        <w:r>
                          <w:t xml:space="preserve">: The </w:t>
                        </w:r>
                        <w:proofErr w:type="spellStart"/>
                        <w:r>
                          <w:t>Bluman</w:t>
                        </w:r>
                        <w:proofErr w:type="spellEnd"/>
                        <w:r>
                          <w:t xml:space="preserve">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5138BA97">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839585"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7E777E" w:rsidRDefault="007E777E" w:rsidP="00B80E0E">
                              <w:pPr>
                                <w:pStyle w:val="Caption"/>
                                <w:jc w:val="both"/>
                              </w:pPr>
                              <w:bookmarkStart w:id="2" w:name="_Ref226013849"/>
                              <w:r>
                                <w:t xml:space="preserve">Figure </w:t>
                              </w:r>
                              <w:fldSimple w:instr=" SEQ Figure \* ARABIC ">
                                <w:r>
                                  <w:rPr>
                                    <w:noProof/>
                                  </w:rPr>
                                  <w:t>2</w:t>
                                </w:r>
                              </w:fldSimple>
                              <w:bookmarkEnd w:id="2"/>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">
                <v:shape id="Picture 9" o:spid="_x0000_s1033" type="#_x0000_t75" style="position:absolute;width:6839585;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10;0cfDAAAA2gAAAA8AAABkcnMvZG93bnJldi54bWxEj81qwzAQhO+FvIPYQG6NnATSxIlsQqihvZTm&#10;5wE21sY2sVZGUm337atCocdhZr5h9vloWtGT841lBYt5AoK4tLrhSsH1UjxvQPiArLG1TAq+yUOe&#10;TZ72mGo78In6c6hEhLBPUUEdQpdK6cuaDPq57Yijd7fOYIjSVVI7HCLctHKZJGtpsOG4UGNHx5rK&#10;x/nLKHh8ro7rwm0+xrajw604vRYv71elZtPxsAMRaAz/4b/2m1awhd8r8QbI7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z7Rx8MAAADaAAAADwAAAAAAAAAAAAAAAACcAgAA&#10;ZHJzL2Rvd25yZXYueG1sUEsFBgAAAAAEAAQA9wAAAIwDAAAAAA==&#10;">
                  <v:imagedata r:id="rId10"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7E777E" w:rsidRDefault="007E777E" w:rsidP="00B80E0E">
                        <w:pPr>
                          <w:pStyle w:val="Caption"/>
                          <w:jc w:val="both"/>
                        </w:pPr>
                        <w:bookmarkStart w:id="3" w:name="_Ref226013849"/>
                        <w:r>
                          <w:t xml:space="preserve">Figure </w:t>
                        </w:r>
                        <w:fldSimple w:instr=" SEQ Figure \* ARABIC ">
                          <w:r>
                            <w:rPr>
                              <w:noProof/>
                            </w:rPr>
                            <w:t>2</w:t>
                          </w:r>
                        </w:fldSimple>
                        <w:bookmarkEnd w:id="3"/>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w:t>
      </w:r>
      <w:proofErr w:type="spellStart"/>
      <w:r w:rsidR="00B645C7">
        <w:t>HttpInterceptor</w:t>
      </w:r>
      <w:proofErr w:type="spellEnd"/>
      <w:r w:rsidR="00B645C7">
        <w:t xml:space="preserve"> extension, and of the </w:t>
      </w:r>
      <w:proofErr w:type="spellStart"/>
      <w:r w:rsidR="00B645C7">
        <w:t>FunctionLibrary</w:t>
      </w:r>
      <w:proofErr w:type="spellEnd"/>
      <w:r w:rsidR="00B645C7">
        <w:t xml:space="preserve"> extension. </w:t>
      </w:r>
      <w:r w:rsidR="00676036">
        <w:t xml:space="preserve">The performance of the </w:t>
      </w:r>
      <w:proofErr w:type="spellStart"/>
      <w:r w:rsidR="00676036">
        <w:t>HttpInterceptor</w:t>
      </w:r>
      <w:proofErr w:type="spellEnd"/>
      <w:r w:rsidR="00676036">
        <w:t xml:space="preserve"> extension is impacted by whether or not it encounters a new UA string, thus it is important to separate these two cases. The performance of the </w:t>
      </w:r>
      <w:proofErr w:type="spellStart"/>
      <w:r w:rsidR="00676036">
        <w:t>FunctionLibrary</w:t>
      </w:r>
      <w:proofErr w:type="spellEnd"/>
      <w:r w:rsidR="00676036">
        <w:t xml:space="preserve">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21120587" w:rsidR="007366DC" w:rsidRDefault="001429CC" w:rsidP="00297150">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we needed to add a call to </w:t>
      </w:r>
      <w:r w:rsidR="008E7FBE">
        <w:t xml:space="preserve">the datasources on 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w:t>
      </w:r>
      <w:proofErr w:type="spellStart"/>
      <w:r w:rsidR="00171001">
        <w:t>FunctionLibrary</w:t>
      </w:r>
      <w:proofErr w:type="spellEnd"/>
      <w:r w:rsidR="00171001">
        <w:t xml:space="preserve"> extension will thus not be called twice.</w:t>
      </w:r>
    </w:p>
    <w:p w14:paraId="4B6ABE8B" w14:textId="77777777" w:rsidR="00F84E82" w:rsidRDefault="00F84E82" w:rsidP="00297150">
      <w:pPr>
        <w:spacing w:line="360" w:lineRule="auto"/>
        <w:jc w:val="both"/>
      </w:pPr>
    </w:p>
    <w:p w14:paraId="6EA7519D" w14:textId="70345A1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A71A23">
        <w:t xml:space="preserve"> called </w:t>
      </w:r>
      <w:proofErr w:type="spellStart"/>
      <w:r w:rsidR="00A71A23">
        <w:t>Bluman</w:t>
      </w:r>
      <w:proofErr w:type="spellEnd"/>
      <w:r w:rsidR="00A71A23">
        <w:t xml:space="preserve">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D54BA9">
        <w:t xml:space="preserve">Figure </w:t>
      </w:r>
      <w:r w:rsidR="00D54BA9">
        <w:rPr>
          <w:noProof/>
        </w:rPr>
        <w:t>3</w:t>
      </w:r>
      <w:r w:rsidR="00D54BA9">
        <w:fldChar w:fldCharType="end"/>
      </w:r>
      <w:r w:rsidR="00903209">
        <w:t>)</w:t>
      </w:r>
      <w:r w:rsidR="004628B0">
        <w:t xml:space="preserve">, with a datasource call to our </w:t>
      </w:r>
      <w:proofErr w:type="spellStart"/>
      <w:r w:rsidR="004628B0">
        <w:t>FunctionLibrary</w:t>
      </w:r>
      <w:proofErr w:type="spellEnd"/>
      <w:r w:rsidR="004628B0">
        <w:t xml:space="preserve"> </w:t>
      </w:r>
      <w:r w:rsidR="00903209">
        <w:t xml:space="preserve">extension </w:t>
      </w:r>
      <w:r w:rsidR="004628B0">
        <w:t xml:space="preserve">method </w:t>
      </w:r>
      <w:proofErr w:type="spellStart"/>
      <w:r w:rsidR="004628B0">
        <w:t>getUAFamily</w:t>
      </w:r>
      <w:proofErr w:type="spellEnd"/>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31B8B447" w:rsidR="009A785D" w:rsidRDefault="009A785D" w:rsidP="00297150">
      <w:pPr>
        <w:pStyle w:val="Heading2"/>
        <w:spacing w:line="360" w:lineRule="auto"/>
        <w:jc w:val="both"/>
      </w:pPr>
      <w:r>
        <w:t>Measuring frontend performance</w:t>
      </w:r>
    </w:p>
    <w:p w14:paraId="67A018E0" w14:textId="7C8F1D78" w:rsidR="00FC476D" w:rsidRDefault="00FC476D" w:rsidP="00297150">
      <w:pPr>
        <w:spacing w:line="360" w:lineRule="auto"/>
        <w:jc w:val="both"/>
      </w:pPr>
      <w:r>
        <w:t>Detector only ever does anything on the frontend if it encounters an unk</w:t>
      </w:r>
      <w:r w:rsidR="009A2C50">
        <w:t>n</w:t>
      </w:r>
      <w:r>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297150">
      <w:pPr>
        <w:spacing w:line="360" w:lineRule="auto"/>
        <w:jc w:val="both"/>
      </w:pPr>
    </w:p>
    <w:p w14:paraId="74603693" w14:textId="738F1F00"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Detector, w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297150">
      <w:pPr>
        <w:spacing w:line="360" w:lineRule="auto"/>
        <w:jc w:val="both"/>
      </w:pPr>
    </w:p>
    <w:p w14:paraId="0F4485CD" w14:textId="265868E1"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w:t>
      </w:r>
      <w:proofErr w:type="gramStart"/>
      <w:r w:rsidR="00A70B0A">
        <w:t>has</w:t>
      </w:r>
      <w:proofErr w:type="gramEnd"/>
      <w:r w:rsidR="00A70B0A">
        <w:t xml:space="preserve"> been generated</w:t>
      </w:r>
      <w:r w:rsidR="0012747F">
        <w:t>.</w:t>
      </w:r>
      <w:r w:rsidR="00EC79D3">
        <w:t xml:space="preserve"> This is </w:t>
      </w:r>
      <w:r w:rsidR="00A70B0A">
        <w:t xml:space="preserve">done using the </w:t>
      </w:r>
      <w:proofErr w:type="spellStart"/>
      <w:r w:rsidR="00A70B0A">
        <w:t>getTime</w:t>
      </w:r>
      <w:proofErr w:type="spellEnd"/>
      <w:r w:rsidR="00A70B0A">
        <w:t xml:space="preserv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29505F39"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Detector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297150">
      <w:pPr>
        <w:spacing w:line="360" w:lineRule="auto"/>
        <w:jc w:val="both"/>
      </w:pPr>
    </w:p>
    <w:p w14:paraId="167D4CBA" w14:textId="3C16DEE1" w:rsidR="006103E2" w:rsidRDefault="00DF35B5" w:rsidP="00297150">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Detector </w:t>
      </w:r>
      <w:proofErr w:type="spellStart"/>
      <w:r w:rsidR="00CE4959">
        <w:t>FunctionLibrary</w:t>
      </w:r>
      <w:proofErr w:type="spellEnd"/>
      <w:r w:rsidR="00CE4959">
        <w:t xml:space="preserve">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059BC1D3" w:rsidR="00C64D30" w:rsidRDefault="00AD5285" w:rsidP="00297150">
      <w:pPr>
        <w:spacing w:line="360" w:lineRule="auto"/>
        <w:jc w:val="both"/>
      </w:pPr>
      <w:r>
        <w:t xml:space="preserve">The following section contains the results from the various performance tests described above. The tests were run on an Apache Tomcat webserver running Enonic, and all requests to it were done from the same machine addressing </w:t>
      </w:r>
      <w:proofErr w:type="spellStart"/>
      <w:r>
        <w:t>localhost</w:t>
      </w:r>
      <w:proofErr w:type="spellEnd"/>
      <w:r w:rsidR="00523370">
        <w:t xml:space="preserve"> except for the JS 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1A71B06A" w:rsidR="00294AE5" w:rsidRDefault="00294AE5" w:rsidP="00297150">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0B573231">
            <wp:extent cx="5760000" cy="2884865"/>
            <wp:effectExtent l="0" t="0" r="63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1">
                      <a:extLst>
                        <a:ext uri="{28A0092B-C50C-407E-A947-70E740481C1C}">
                          <a14:useLocalDpi xmlns:a14="http://schemas.microsoft.com/office/drawing/2010/main" val="0"/>
                        </a:ext>
                      </a:extLst>
                    </a:blip>
                    <a:stretch>
                      <a:fillRect/>
                    </a:stretch>
                  </pic:blipFill>
                  <pic:spPr>
                    <a:xfrm>
                      <a:off x="0" y="0"/>
                      <a:ext cx="5760000" cy="2884865"/>
                    </a:xfrm>
                    <a:prstGeom prst="rect">
                      <a:avLst/>
                    </a:prstGeom>
                  </pic:spPr>
                </pic:pic>
              </a:graphicData>
            </a:graphic>
          </wp:inline>
        </w:drawing>
      </w:r>
    </w:p>
    <w:p w14:paraId="26460FDF" w14:textId="1B47E2BC" w:rsidR="00192007" w:rsidRDefault="00294AE5" w:rsidP="00297150">
      <w:pPr>
        <w:pStyle w:val="Caption"/>
        <w:spacing w:line="360" w:lineRule="auto"/>
        <w:jc w:val="both"/>
      </w:pPr>
      <w:r>
        <w:t xml:space="preserve">Figure </w:t>
      </w:r>
      <w:fldSimple w:instr=" SEQ Figure \* ARABIC ">
        <w:r w:rsidR="0082360C">
          <w:rPr>
            <w:noProof/>
          </w:rPr>
          <w:t>4</w:t>
        </w:r>
      </w:fldSimple>
      <w:r>
        <w:t>: Average execution time</w:t>
      </w:r>
      <w:r w:rsidR="00451DB8">
        <w:t xml:space="preserve"> in milliseconds</w:t>
      </w:r>
      <w:r>
        <w:t xml:space="preserve"> of Detector JS code on various desktop and mobile browsers</w:t>
      </w:r>
      <w:r w:rsidR="00451DB8">
        <w:t>. The JS engine used by the browsers is written in parentheses.</w:t>
      </w:r>
    </w:p>
    <w:p w14:paraId="3D71CAB1" w14:textId="53673AEC" w:rsidR="00DD4A51" w:rsidRDefault="00DD4A51" w:rsidP="00297150">
      <w:pPr>
        <w:spacing w:line="360" w:lineRule="auto"/>
        <w:jc w:val="both"/>
      </w:pPr>
      <w:r>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297150">
      <w:pPr>
        <w:spacing w:line="360" w:lineRule="auto"/>
        <w:jc w:val="both"/>
      </w:pPr>
    </w:p>
    <w:p w14:paraId="6C7CAD04" w14:textId="060662ED" w:rsidR="00396413" w:rsidRDefault="00396413" w:rsidP="00297150">
      <w:pPr>
        <w:pStyle w:val="Heading2"/>
        <w:spacing w:line="360" w:lineRule="auto"/>
        <w:jc w:val="both"/>
      </w:pPr>
      <w:r>
        <w:t>Backend performance</w:t>
      </w:r>
    </w:p>
    <w:p w14:paraId="1021E915" w14:textId="77E637E6" w:rsidR="00654D6D" w:rsidRDefault="00F65567" w:rsidP="00297150">
      <w:pPr>
        <w:spacing w:line="360" w:lineRule="auto"/>
        <w:jc w:val="both"/>
      </w:pPr>
      <w:r>
        <w:t xml:space="preserve">The backend performance tests were split into two parts, as mentioned under the “m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50BE80F6" w:rsidR="0087739A" w:rsidRPr="00654D6D" w:rsidRDefault="0087739A" w:rsidP="00297150">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297150">
      <w:pPr>
        <w:pStyle w:val="Heading3"/>
        <w:spacing w:line="360" w:lineRule="auto"/>
        <w:jc w:val="both"/>
      </w:pPr>
      <w:r>
        <w:t>Request Round-trip time</w:t>
      </w:r>
    </w:p>
    <w:p w14:paraId="52D1FC49" w14:textId="3BC9C473" w:rsidR="0077028C" w:rsidRDefault="0077028C" w:rsidP="00297150">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drawing>
          <wp:inline distT="0" distB="0" distL="0" distR="0" wp14:anchorId="7C2840C8" wp14:editId="46129B06">
            <wp:extent cx="5755640" cy="2882900"/>
            <wp:effectExtent l="0" t="0" r="1016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5A8F5708" w14:textId="499BDC94" w:rsidR="007B32B1" w:rsidRDefault="008C3746" w:rsidP="00297150">
      <w:pPr>
        <w:pStyle w:val="Caption"/>
        <w:spacing w:line="360" w:lineRule="auto"/>
        <w:jc w:val="both"/>
      </w:pPr>
      <w:r>
        <w:t xml:space="preserve">Figure </w:t>
      </w:r>
      <w:fldSimple w:instr=" SEQ Figure \* ARABIC ">
        <w:r w:rsidR="0082360C">
          <w:rPr>
            <w:noProof/>
          </w:rPr>
          <w:t>5</w:t>
        </w:r>
      </w:fldSimple>
      <w:r>
        <w:t>: The average round-trip time of requests made using the plugin in both the common, and worst case, along with the time when not having the plugin installed.</w:t>
      </w:r>
    </w:p>
    <w:p w14:paraId="328F51D9" w14:textId="0F8FB508" w:rsidR="007B5EDE" w:rsidRPr="007B5EDE"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Detector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w:t>
      </w:r>
      <w:proofErr w:type="spellStart"/>
      <w:r w:rsidR="00DE62FE">
        <w:t>Enonic’s</w:t>
      </w:r>
      <w:proofErr w:type="spellEnd"/>
      <w:r w:rsidR="00DE62FE">
        <w:t xml:space="preserve"> built-in page trace tool in its administration interface.</w:t>
      </w:r>
    </w:p>
    <w:p w14:paraId="42455D1F" w14:textId="749C1C01" w:rsidR="00052014" w:rsidRDefault="0077028C" w:rsidP="00297150">
      <w:pPr>
        <w:pStyle w:val="Heading3"/>
        <w:spacing w:line="360" w:lineRule="auto"/>
        <w:jc w:val="both"/>
      </w:pPr>
      <w:r>
        <w:br/>
      </w:r>
      <w:r w:rsidR="00052014">
        <w:t>Server processing time</w:t>
      </w:r>
    </w:p>
    <w:p w14:paraId="31EC32AE" w14:textId="2913BDC0"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w:t>
      </w:r>
      <w:proofErr w:type="spellStart"/>
      <w:r w:rsidR="00C662BC">
        <w:t>getUAFamily</w:t>
      </w:r>
      <w:proofErr w:type="spellEnd"/>
      <w:r w:rsidR="00C662BC">
        <w:t xml:space="preserve"> method is invoked from a datasource.</w:t>
      </w:r>
      <w:r w:rsidR="00BD2BD6">
        <w:t xml:space="preserve"> To test the method we needed a UA family definition file to that </w:t>
      </w:r>
      <w:proofErr w:type="spellStart"/>
      <w:r w:rsidR="00BD2BD6">
        <w:t>getUAFamily</w:t>
      </w:r>
      <w:proofErr w:type="spellEnd"/>
      <w:r w:rsidR="00BD2BD6">
        <w:t xml:space="preserve"> should use to match the best fitting UA family. The JSON file we used is shown in </w:t>
      </w:r>
      <w:r w:rsidR="00BD2BD6">
        <w:fldChar w:fldCharType="begin"/>
      </w:r>
      <w:r w:rsidR="00BD2BD6">
        <w:instrText xml:space="preserve"> REF _Ref226015519 \h </w:instrText>
      </w:r>
      <w:r w:rsidR="00BD2BD6">
        <w:fldChar w:fldCharType="separate"/>
      </w:r>
      <w:r w:rsidR="00BD2BD6">
        <w:t xml:space="preserve">Code Snippet </w:t>
      </w:r>
      <w:r w:rsidR="00BD2BD6">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7E777E" w:rsidRPr="00BF1848" w:rsidRDefault="007E777E" w:rsidP="00BF1848">
                              <w:pPr>
                                <w:rPr>
                                  <w:rFonts w:ascii="Consolas" w:hAnsi="Consolas"/>
                                  <w:sz w:val="20"/>
                                  <w:szCs w:val="20"/>
                                </w:rPr>
                              </w:pPr>
                              <w:r w:rsidRPr="00BF1848">
                                <w:rPr>
                                  <w:rFonts w:ascii="Consolas" w:hAnsi="Consolas"/>
                                  <w:sz w:val="20"/>
                                  <w:szCs w:val="20"/>
                                </w:rPr>
                                <w:t>{</w:t>
                              </w:r>
                            </w:p>
                            <w:p w14:paraId="433E5C10"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6B5EB2A8"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08E6B4E"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C077C59" w14:textId="76BB4B17" w:rsidR="007E777E" w:rsidRPr="00BF1848" w:rsidRDefault="007E777E"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7E777E" w:rsidRDefault="007E777E" w:rsidP="00F57FEB">
                              <w:pPr>
                                <w:pStyle w:val="Caption"/>
                                <w:rPr>
                                  <w:noProof/>
                                </w:rPr>
                              </w:pPr>
                              <w:bookmarkStart w:id="4" w:name="_Ref226015519"/>
                              <w:r>
                                <w:t xml:space="preserve">Code Snippet </w:t>
                              </w:r>
                              <w:fldSimple w:instr=" SEQ Code_Snippet \* ARABIC ">
                                <w:r>
                                  <w:rPr>
                                    <w:noProof/>
                                  </w:rPr>
                                  <w:t>1</w:t>
                                </w:r>
                              </w:fldSimple>
                              <w:bookmarkEnd w:id="4"/>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7E777E" w:rsidRPr="00BF1848" w:rsidRDefault="007E777E" w:rsidP="00BF1848">
                        <w:pPr>
                          <w:rPr>
                            <w:rFonts w:ascii="Consolas" w:hAnsi="Consolas"/>
                            <w:sz w:val="20"/>
                            <w:szCs w:val="20"/>
                          </w:rPr>
                        </w:pPr>
                        <w:r w:rsidRPr="00BF1848">
                          <w:rPr>
                            <w:rFonts w:ascii="Consolas" w:hAnsi="Consolas"/>
                            <w:sz w:val="20"/>
                            <w:szCs w:val="20"/>
                          </w:rPr>
                          <w:t>{</w:t>
                        </w:r>
                      </w:p>
                      <w:p w14:paraId="433E5C10"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6B5EB2A8"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08E6B4E" w14:textId="77777777" w:rsidR="007E777E" w:rsidRPr="00BF1848" w:rsidRDefault="007E777E"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7E777E" w:rsidRPr="00BF1848" w:rsidRDefault="007E777E"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7E777E" w:rsidRPr="00BF1848" w:rsidRDefault="007E777E" w:rsidP="00BF1848">
                        <w:pPr>
                          <w:rPr>
                            <w:rFonts w:ascii="Consolas" w:hAnsi="Consolas"/>
                            <w:sz w:val="20"/>
                            <w:szCs w:val="20"/>
                          </w:rPr>
                        </w:pPr>
                        <w:r w:rsidRPr="00BF1848">
                          <w:rPr>
                            <w:rFonts w:ascii="Consolas" w:hAnsi="Consolas"/>
                            <w:sz w:val="20"/>
                            <w:szCs w:val="20"/>
                          </w:rPr>
                          <w:tab/>
                          <w:t>}</w:t>
                        </w:r>
                      </w:p>
                      <w:p w14:paraId="3C077C59" w14:textId="76BB4B17" w:rsidR="007E777E" w:rsidRPr="00BF1848" w:rsidRDefault="007E777E"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7E777E" w:rsidRDefault="007E777E" w:rsidP="00F57FEB">
                        <w:pPr>
                          <w:pStyle w:val="Caption"/>
                          <w:rPr>
                            <w:noProof/>
                          </w:rPr>
                        </w:pPr>
                        <w:bookmarkStart w:id="5" w:name="_Ref226015519"/>
                        <w:r>
                          <w:t xml:space="preserve">Code Snippet </w:t>
                        </w:r>
                        <w:fldSimple w:instr=" SEQ Code_Snippet \* ARABIC ">
                          <w:r>
                            <w:rPr>
                              <w:noProof/>
                            </w:rPr>
                            <w:t>1</w:t>
                          </w:r>
                        </w:fldSimple>
                        <w:bookmarkEnd w:id="5"/>
                        <w:r>
                          <w:t xml:space="preserve">: The UA family definition JSON used for testing </w:t>
                        </w:r>
                        <w:proofErr w:type="spellStart"/>
                        <w:r>
                          <w:t>getUAFamily</w:t>
                        </w:r>
                        <w:proofErr w:type="spellEnd"/>
                        <w:r>
                          <w:t>.</w:t>
                        </w:r>
                      </w:p>
                    </w:txbxContent>
                  </v:textbox>
                </v:shape>
                <w10:wrap type="topAndBottom"/>
              </v:group>
            </w:pict>
          </mc:Fallback>
        </mc:AlternateContent>
      </w:r>
    </w:p>
    <w:p w14:paraId="7F5459AF" w14:textId="77777777" w:rsidR="00E65589" w:rsidRDefault="007B32B1" w:rsidP="00297150">
      <w:pPr>
        <w:keepNext/>
        <w:spacing w:line="360" w:lineRule="auto"/>
        <w:jc w:val="both"/>
      </w:pPr>
      <w:r>
        <w:rPr>
          <w:noProof/>
        </w:rPr>
        <w:drawing>
          <wp:inline distT="0" distB="0" distL="0" distR="0" wp14:anchorId="4CDC8C6B" wp14:editId="6C1B3F0D">
            <wp:extent cx="5755640" cy="2882900"/>
            <wp:effectExtent l="0" t="0" r="1016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5640" cy="2882900"/>
                    </a:xfrm>
                    <a:prstGeom prst="rect">
                      <a:avLst/>
                    </a:prstGeom>
                  </pic:spPr>
                </pic:pic>
              </a:graphicData>
            </a:graphic>
          </wp:inline>
        </w:drawing>
      </w:r>
    </w:p>
    <w:p w14:paraId="4B6A6DDA" w14:textId="578D96E0" w:rsidR="002F6422" w:rsidRDefault="00E65589" w:rsidP="00297150">
      <w:pPr>
        <w:pStyle w:val="Caption"/>
        <w:spacing w:line="360" w:lineRule="auto"/>
        <w:jc w:val="both"/>
      </w:pPr>
      <w:bookmarkStart w:id="6" w:name="_Ref226015408"/>
      <w:r>
        <w:t xml:space="preserve">Figure </w:t>
      </w:r>
      <w:fldSimple w:instr=" SEQ Figure \* ARABIC ">
        <w:r w:rsidR="0082360C">
          <w:rPr>
            <w:noProof/>
          </w:rPr>
          <w:t>6</w:t>
        </w:r>
      </w:fldSimple>
      <w:bookmarkEnd w:id="6"/>
      <w:r>
        <w:t xml:space="preserve">: The average backend rendering and processing time spent, as well as the average time spent executing the </w:t>
      </w:r>
      <w:proofErr w:type="spellStart"/>
      <w:r>
        <w:t>getUAFamily</w:t>
      </w:r>
      <w:proofErr w:type="spellEnd"/>
      <w:r>
        <w:t xml:space="preserve"> method.</w:t>
      </w:r>
    </w:p>
    <w:p w14:paraId="7A6D6B31" w14:textId="037497AC" w:rsidR="005D7A7E" w:rsidRDefault="005D7A7E" w:rsidP="00297150">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6527F3">
        <w:t xml:space="preserve">Figure </w:t>
      </w:r>
      <w:r w:rsidR="006527F3">
        <w:rPr>
          <w:noProof/>
        </w:rPr>
        <w:t>6</w:t>
      </w:r>
      <w:r w:rsidR="006527F3">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w:t>
      </w:r>
      <w:r w:rsidR="00F711A2">
        <w:t xml:space="preserve"> </w:t>
      </w:r>
      <w:proofErr w:type="spellStart"/>
      <w:proofErr w:type="gramStart"/>
      <w:r w:rsidR="00F711A2">
        <w:t>getUAFamily</w:t>
      </w:r>
      <w:proofErr w:type="spellEnd"/>
      <w:proofErr w:type="gramEnd"/>
      <w:r w:rsidR="00F711A2">
        <w:t xml:space="preserve"> takes up</w:t>
      </w:r>
      <w:r w:rsidR="008A573E">
        <w:t xml:space="preserve"> 1.9 percent of the average processing time, and 0.7 percent of the</w:t>
      </w:r>
      <w:r w:rsidR="00941AA4">
        <w:t xml:space="preserve"> average</w:t>
      </w:r>
      <w:r w:rsidR="008A573E">
        <w:t xml:space="preserve"> total rendering time.</w:t>
      </w:r>
    </w:p>
    <w:p w14:paraId="3B370E71" w14:textId="77777777" w:rsidR="008132B0" w:rsidRDefault="008132B0" w:rsidP="00297150">
      <w:pPr>
        <w:spacing w:line="360" w:lineRule="auto"/>
        <w:jc w:val="both"/>
      </w:pPr>
    </w:p>
    <w:p w14:paraId="55C7547E" w14:textId="77777777"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w:t>
      </w:r>
      <w:proofErr w:type="spellStart"/>
      <w:r w:rsidR="009E2C67">
        <w:t>getUAFamily</w:t>
      </w:r>
      <w:proofErr w:type="spellEnd"/>
      <w:r w:rsidR="009E2C67">
        <w:t>,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MongoDB. It unknown, but likely that using a relational database can</w:t>
      </w:r>
      <w:r w:rsidR="001E375F">
        <w:t xml:space="preserve"> increase the time of both </w:t>
      </w:r>
      <w:proofErr w:type="spellStart"/>
      <w:r w:rsidR="001E375F">
        <w:t>getUAFamily</w:t>
      </w:r>
      <w:proofErr w:type="spellEnd"/>
      <w:r w:rsidR="008A6712">
        <w:t xml:space="preserve"> and the </w:t>
      </w:r>
      <w:proofErr w:type="spellStart"/>
      <w:r w:rsidR="008A6712">
        <w:t>HttpInterceptor</w:t>
      </w:r>
      <w:proofErr w:type="spellEnd"/>
      <w:r w:rsidR="008A6712">
        <w:t xml:space="preserve"> itself because of the difference in caching schemes and data structures.</w:t>
      </w:r>
    </w:p>
    <w:p w14:paraId="31C34726" w14:textId="67D76E65" w:rsidR="00693A59" w:rsidRDefault="00693A59" w:rsidP="00297150">
      <w:pPr>
        <w:pStyle w:val="Heading1"/>
        <w:spacing w:line="360" w:lineRule="auto"/>
        <w:jc w:val="both"/>
      </w:pPr>
      <w:r>
        <w:t>Summary</w:t>
      </w:r>
    </w:p>
    <w:p w14:paraId="108CDF0A" w14:textId="6F6587EA" w:rsidR="00B62A8D" w:rsidRDefault="00CA321B" w:rsidP="00297150">
      <w:pPr>
        <w:spacing w:line="360" w:lineRule="auto"/>
        <w:jc w:val="both"/>
      </w:pPr>
      <w:r>
        <w:t>In this chapter we have looked at Web performan</w:t>
      </w:r>
      <w:r w:rsidR="003C1F3C">
        <w:t>ce, what it entails</w:t>
      </w:r>
      <w:r>
        <w:t xml:space="preserve"> and why it is important in the context of this thesis. We have</w:t>
      </w:r>
      <w:r w:rsidR="003C1F3C">
        <w:t xml:space="preserve"> </w:t>
      </w:r>
      <w:r w:rsidR="006010FB">
        <w:t>described the method of how we have conducted the performance tests of the Detector plugin for Enonic CMS, and lastly presented the re</w:t>
      </w:r>
      <w:r w:rsidR="007F25CE">
        <w:t xml:space="preserve">sults of these tests. The results </w:t>
      </w:r>
      <w:bookmarkStart w:id="7" w:name="_GoBack"/>
      <w:bookmarkEnd w:id="7"/>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297150">
      <w:pPr>
        <w:pStyle w:val="Heading1"/>
        <w:spacing w:line="360" w:lineRule="auto"/>
        <w:jc w:val="both"/>
      </w:pPr>
      <w:r>
        <w:t>Bibliography</w:t>
      </w:r>
    </w:p>
    <w:p w14:paraId="601E1F3C" w14:textId="77777777" w:rsidR="00312EBA" w:rsidRPr="00312EBA" w:rsidRDefault="00312EBA" w:rsidP="00297150">
      <w:pPr>
        <w:spacing w:line="360" w:lineRule="auto"/>
        <w:jc w:val="both"/>
      </w:pPr>
    </w:p>
    <w:p w14:paraId="2DBF9DDD" w14:textId="77777777" w:rsidR="00F31F27" w:rsidRPr="00F31F27" w:rsidRDefault="00312EBA" w:rsidP="00297150">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8"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8"/>
    </w:p>
    <w:p w14:paraId="5080365C" w14:textId="77777777" w:rsidR="00F31F27" w:rsidRPr="00F31F27" w:rsidRDefault="00F31F27" w:rsidP="00297150">
      <w:pPr>
        <w:spacing w:line="360" w:lineRule="auto"/>
        <w:ind w:left="720" w:hanging="720"/>
        <w:jc w:val="both"/>
        <w:rPr>
          <w:rFonts w:ascii="Cambria" w:hAnsi="Cambria"/>
          <w:noProof/>
        </w:rPr>
      </w:pPr>
      <w:bookmarkStart w:id="9"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9"/>
    </w:p>
    <w:p w14:paraId="0D0A8AC1" w14:textId="77777777" w:rsidR="00F31F27" w:rsidRPr="00F31F27" w:rsidRDefault="00F31F27" w:rsidP="00297150">
      <w:pPr>
        <w:spacing w:line="360" w:lineRule="auto"/>
        <w:ind w:left="720" w:hanging="720"/>
        <w:jc w:val="both"/>
        <w:rPr>
          <w:rFonts w:ascii="Cambria" w:hAnsi="Cambria"/>
          <w:noProof/>
        </w:rPr>
      </w:pPr>
      <w:bookmarkStart w:id="10"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10"/>
    </w:p>
    <w:p w14:paraId="231E42DB" w14:textId="77777777" w:rsidR="00F31F27" w:rsidRPr="00F31F27" w:rsidRDefault="00F31F27" w:rsidP="00297150">
      <w:pPr>
        <w:spacing w:line="360" w:lineRule="auto"/>
        <w:ind w:left="720" w:hanging="720"/>
        <w:jc w:val="both"/>
        <w:rPr>
          <w:rFonts w:ascii="Cambria" w:hAnsi="Cambria"/>
          <w:noProof/>
        </w:rPr>
      </w:pPr>
      <w:bookmarkStart w:id="11"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11"/>
    </w:p>
    <w:p w14:paraId="6677AF6B" w14:textId="77777777" w:rsidR="00F31F27" w:rsidRPr="00F31F27" w:rsidRDefault="00F31F27" w:rsidP="00297150">
      <w:pPr>
        <w:spacing w:line="360" w:lineRule="auto"/>
        <w:ind w:left="720" w:hanging="720"/>
        <w:jc w:val="both"/>
        <w:rPr>
          <w:rFonts w:ascii="Cambria" w:hAnsi="Cambria"/>
          <w:noProof/>
        </w:rPr>
      </w:pPr>
      <w:bookmarkStart w:id="12" w:name="_ENREF_5"/>
      <w:r w:rsidRPr="00F31F27">
        <w:rPr>
          <w:rFonts w:ascii="Cambria" w:hAnsi="Cambria"/>
          <w:noProof/>
        </w:rPr>
        <w:t>[5]</w:t>
      </w:r>
      <w:r w:rsidRPr="00F31F27">
        <w:rPr>
          <w:rFonts w:ascii="Cambria" w:hAnsi="Cambria"/>
          <w:noProof/>
        </w:rPr>
        <w:tab/>
        <w:t>E. ECMAScript and E. C. M. Association, "ECMAScript Language Specification," ed.</w:t>
      </w:r>
      <w:bookmarkEnd w:id="12"/>
    </w:p>
    <w:p w14:paraId="78061F13" w14:textId="5AF790B7" w:rsidR="00F31F27" w:rsidRDefault="00F31F27" w:rsidP="00297150">
      <w:pPr>
        <w:spacing w:line="360" w:lineRule="auto"/>
        <w:jc w:val="both"/>
        <w:rPr>
          <w:rFonts w:ascii="Cambria" w:hAnsi="Cambria"/>
          <w:noProof/>
        </w:rPr>
      </w:pPr>
    </w:p>
    <w:p w14:paraId="461D0E4F" w14:textId="45B62715" w:rsidR="00531A4F" w:rsidRPr="005D7A7E" w:rsidRDefault="00312EBA" w:rsidP="00297150">
      <w:pPr>
        <w:spacing w:line="360" w:lineRule="auto"/>
        <w:jc w:val="both"/>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33F6"/>
    <w:rsid w:val="000B54E4"/>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33B6"/>
    <w:rsid w:val="001E10A7"/>
    <w:rsid w:val="001E375F"/>
    <w:rsid w:val="001E5ED9"/>
    <w:rsid w:val="001E6338"/>
    <w:rsid w:val="001F0FA6"/>
    <w:rsid w:val="0020330E"/>
    <w:rsid w:val="0021274A"/>
    <w:rsid w:val="00213F18"/>
    <w:rsid w:val="00214C40"/>
    <w:rsid w:val="002302D3"/>
    <w:rsid w:val="0023123C"/>
    <w:rsid w:val="00231C99"/>
    <w:rsid w:val="0023578E"/>
    <w:rsid w:val="002430B9"/>
    <w:rsid w:val="00244155"/>
    <w:rsid w:val="0025373D"/>
    <w:rsid w:val="002860B5"/>
    <w:rsid w:val="002903DE"/>
    <w:rsid w:val="00294AE5"/>
    <w:rsid w:val="00297150"/>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1F3C"/>
    <w:rsid w:val="003C46B2"/>
    <w:rsid w:val="003C6FE6"/>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447"/>
    <w:rsid w:val="00523370"/>
    <w:rsid w:val="0052556C"/>
    <w:rsid w:val="00531A4F"/>
    <w:rsid w:val="00542DC4"/>
    <w:rsid w:val="00543208"/>
    <w:rsid w:val="00554544"/>
    <w:rsid w:val="005573B9"/>
    <w:rsid w:val="0056243D"/>
    <w:rsid w:val="00576AF0"/>
    <w:rsid w:val="00577E28"/>
    <w:rsid w:val="00592347"/>
    <w:rsid w:val="00596F1D"/>
    <w:rsid w:val="005A25C2"/>
    <w:rsid w:val="005A79D7"/>
    <w:rsid w:val="005B31ED"/>
    <w:rsid w:val="005D7A7E"/>
    <w:rsid w:val="005E1BF7"/>
    <w:rsid w:val="006010FB"/>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3A59"/>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E6D30"/>
    <w:rsid w:val="007E777E"/>
    <w:rsid w:val="007E7C07"/>
    <w:rsid w:val="007F25CE"/>
    <w:rsid w:val="008132B0"/>
    <w:rsid w:val="00814045"/>
    <w:rsid w:val="00814A10"/>
    <w:rsid w:val="0082360C"/>
    <w:rsid w:val="008249CE"/>
    <w:rsid w:val="008260F5"/>
    <w:rsid w:val="00827998"/>
    <w:rsid w:val="00856CCB"/>
    <w:rsid w:val="008767AC"/>
    <w:rsid w:val="0087739A"/>
    <w:rsid w:val="0088702F"/>
    <w:rsid w:val="00892171"/>
    <w:rsid w:val="00894063"/>
    <w:rsid w:val="00896A8A"/>
    <w:rsid w:val="008A063E"/>
    <w:rsid w:val="008A573E"/>
    <w:rsid w:val="008A6712"/>
    <w:rsid w:val="008B04E1"/>
    <w:rsid w:val="008B51A4"/>
    <w:rsid w:val="008C0765"/>
    <w:rsid w:val="008C3746"/>
    <w:rsid w:val="008E5E6B"/>
    <w:rsid w:val="008E78F4"/>
    <w:rsid w:val="008E7FBE"/>
    <w:rsid w:val="008F1F6E"/>
    <w:rsid w:val="008F6C3D"/>
    <w:rsid w:val="00903209"/>
    <w:rsid w:val="00917323"/>
    <w:rsid w:val="00921F8C"/>
    <w:rsid w:val="00941AA4"/>
    <w:rsid w:val="00941F26"/>
    <w:rsid w:val="0096063E"/>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2C67"/>
    <w:rsid w:val="009E3D5B"/>
    <w:rsid w:val="009E535B"/>
    <w:rsid w:val="009E67D2"/>
    <w:rsid w:val="00A0096E"/>
    <w:rsid w:val="00A127C7"/>
    <w:rsid w:val="00A24895"/>
    <w:rsid w:val="00A25C6D"/>
    <w:rsid w:val="00A26485"/>
    <w:rsid w:val="00A31470"/>
    <w:rsid w:val="00A36050"/>
    <w:rsid w:val="00A4359D"/>
    <w:rsid w:val="00A46333"/>
    <w:rsid w:val="00A57FF0"/>
    <w:rsid w:val="00A63A08"/>
    <w:rsid w:val="00A70250"/>
    <w:rsid w:val="00A70B0A"/>
    <w:rsid w:val="00A71A23"/>
    <w:rsid w:val="00A761D2"/>
    <w:rsid w:val="00A851D8"/>
    <w:rsid w:val="00A8642B"/>
    <w:rsid w:val="00A906F2"/>
    <w:rsid w:val="00A92D20"/>
    <w:rsid w:val="00AB14F7"/>
    <w:rsid w:val="00AB31DC"/>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2A8D"/>
    <w:rsid w:val="00B645C7"/>
    <w:rsid w:val="00B80E0E"/>
    <w:rsid w:val="00B85A18"/>
    <w:rsid w:val="00B91EDF"/>
    <w:rsid w:val="00BA1819"/>
    <w:rsid w:val="00BA5365"/>
    <w:rsid w:val="00BC397D"/>
    <w:rsid w:val="00BC5E35"/>
    <w:rsid w:val="00BD1DB7"/>
    <w:rsid w:val="00BD2428"/>
    <w:rsid w:val="00BD2BD6"/>
    <w:rsid w:val="00BD3542"/>
    <w:rsid w:val="00BE649E"/>
    <w:rsid w:val="00BE6C09"/>
    <w:rsid w:val="00BF1848"/>
    <w:rsid w:val="00BF400B"/>
    <w:rsid w:val="00C020B1"/>
    <w:rsid w:val="00C31593"/>
    <w:rsid w:val="00C3225B"/>
    <w:rsid w:val="00C3321F"/>
    <w:rsid w:val="00C375BB"/>
    <w:rsid w:val="00C37BA8"/>
    <w:rsid w:val="00C37C68"/>
    <w:rsid w:val="00C4114F"/>
    <w:rsid w:val="00C51C0A"/>
    <w:rsid w:val="00C54558"/>
    <w:rsid w:val="00C632C2"/>
    <w:rsid w:val="00C64D30"/>
    <w:rsid w:val="00C662BC"/>
    <w:rsid w:val="00CA321B"/>
    <w:rsid w:val="00CC30C6"/>
    <w:rsid w:val="00CD3704"/>
    <w:rsid w:val="00CE068D"/>
    <w:rsid w:val="00CE4959"/>
    <w:rsid w:val="00D028E1"/>
    <w:rsid w:val="00D25995"/>
    <w:rsid w:val="00D54BA9"/>
    <w:rsid w:val="00D85411"/>
    <w:rsid w:val="00D867CF"/>
    <w:rsid w:val="00DA73FE"/>
    <w:rsid w:val="00DD2FDE"/>
    <w:rsid w:val="00DD3906"/>
    <w:rsid w:val="00DD4A51"/>
    <w:rsid w:val="00DE31D4"/>
    <w:rsid w:val="00DE3339"/>
    <w:rsid w:val="00DE62FE"/>
    <w:rsid w:val="00DF35B5"/>
    <w:rsid w:val="00E17CC3"/>
    <w:rsid w:val="00E312A7"/>
    <w:rsid w:val="00E41C09"/>
    <w:rsid w:val="00E42960"/>
    <w:rsid w:val="00E47DD0"/>
    <w:rsid w:val="00E54C79"/>
    <w:rsid w:val="00E65589"/>
    <w:rsid w:val="00E76C18"/>
    <w:rsid w:val="00E80974"/>
    <w:rsid w:val="00E92A5D"/>
    <w:rsid w:val="00E94A96"/>
    <w:rsid w:val="00EA0B4C"/>
    <w:rsid w:val="00EC04A8"/>
    <w:rsid w:val="00EC79D3"/>
    <w:rsid w:val="00ED09A3"/>
    <w:rsid w:val="00ED6D76"/>
    <w:rsid w:val="00EF2BF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7</TotalTime>
  <Pages>15</Pages>
  <Words>4317</Words>
  <Characters>24611</Characters>
  <Application>Microsoft Macintosh Word</Application>
  <DocSecurity>0</DocSecurity>
  <Lines>205</Lines>
  <Paragraphs>57</Paragraphs>
  <ScaleCrop>false</ScaleCrop>
  <Company/>
  <LinksUpToDate>false</LinksUpToDate>
  <CharactersWithSpaces>28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26</cp:revision>
  <dcterms:created xsi:type="dcterms:W3CDTF">2013-03-05T15:47:00Z</dcterms:created>
  <dcterms:modified xsi:type="dcterms:W3CDTF">2013-03-29T15:30:00Z</dcterms:modified>
</cp:coreProperties>
</file>